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77777777" w:rsidR="0065604E" w:rsidRDefault="0065604E" w:rsidP="009F69A9">
      <w:pPr>
        <w:pStyle w:val="Title"/>
      </w:pPr>
      <w:bookmarkStart w:id="0" w:name="Xd55eb393866993bbf05d929220b85505e0c70d8"/>
      <w:r>
        <w:t>Title: {The Impact of Digital Transformation on Performance and the Cultural Industry: Challenges and Opportunities}</w:t>
      </w:r>
    </w:p>
    <w:p w14:paraId="00FA9F39" w14:textId="77777777" w:rsidR="009F69A9" w:rsidRDefault="009F69A9" w:rsidP="009F69A9">
      <w:pPr>
        <w:pStyle w:val="Subtitle"/>
      </w:pPr>
      <w:bookmarkStart w:id="1" w:name="X81ddf0ed5992843319441150e86fff6c30f703a"/>
      <w:r>
        <w:t>PhD Leeds Doctoral College 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4E819E36" w14:textId="75775C49" w:rsidR="0065604E" w:rsidRDefault="0065604E" w:rsidP="00E71353">
      <w:pPr>
        <w:pStyle w:val="FirstParagraph"/>
        <w:jc w:val="both"/>
      </w:pPr>
      <w:r>
        <w:t xml:space="preserve">The cultural industry,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Pr>
          <w:rFonts w:ascii="Cambria Math" w:hAnsi="Cambria Math" w:cs="Cambria Math"/>
        </w:rPr>
        <w:instrText>‐</w:instrText>
      </w:r>
      <w:r w:rsidR="00BE751F">
        <w:instrText xml:space="preserve"> and heritage</w:instrText>
      </w:r>
      <w:r w:rsidR="00BE751F">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p>
    <w:p w14:paraId="5D9F6AC9" w14:textId="15AD54CD" w:rsidR="0065604E" w:rsidRDefault="0065604E" w:rsidP="00E71353">
      <w:pPr>
        <w:pStyle w:val="BodyText"/>
        <w:jc w:val="both"/>
      </w:pPr>
      <w:r>
        <w:lastRenderedPageBreak/>
        <w:t xml:space="preserve">Digital transformation (DT):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47D093CF" w14:textId="77777777" w:rsidR="0065604E" w:rsidRDefault="0065604E" w:rsidP="00E71353">
      <w:pPr>
        <w:pStyle w:val="BodyText"/>
        <w:jc w:val="both"/>
      </w:pPr>
      <w:r>
        <w:t>The digital transformation of the cultural industry 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6"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7AD3D56A" w14:textId="38AC4611" w:rsidR="0065604E" w:rsidRDefault="0065604E" w:rsidP="00E71353">
      <w:pPr>
        <w:pStyle w:val="BodyText"/>
        <w:jc w:val="both"/>
      </w:pPr>
      <w:r>
        <w:t xml:space="preserve">Dehnert </w:t>
      </w:r>
      <w:r>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fldChar w:fldCharType="separate"/>
      </w:r>
      <w:r w:rsidR="00DB7279" w:rsidRPr="00DB7279">
        <w:rPr>
          <w:noProof/>
        </w:rPr>
        <w:t>[7]</w:t>
      </w:r>
      <w:r>
        <w:fldChar w:fldCharType="end"/>
      </w:r>
      <w:r>
        <w:t xml:space="preserve"> highlights the importance of understanding how digital transformation dimensions are connected to firm performance, with contradictory findings in existing research. </w:t>
      </w:r>
    </w:p>
    <w:p w14:paraId="2BAF462F" w14:textId="5AECA929" w:rsidR="0065604E" w:rsidRDefault="0065604E" w:rsidP="00E71353">
      <w:pPr>
        <w:pStyle w:val="BodyText"/>
        <w:jc w:val="both"/>
      </w:pPr>
      <w:r>
        <w:t xml:space="preserve">Affonso et al </w:t>
      </w:r>
      <w:r>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fldChar w:fldCharType="separate"/>
      </w:r>
      <w:r w:rsidR="00DB7279" w:rsidRPr="00DB7279">
        <w:rPr>
          <w:noProof/>
        </w:rPr>
        <w:t>[8]</w:t>
      </w:r>
      <w:r>
        <w:fldChar w:fldCharType="end"/>
      </w:r>
      <w:r>
        <w:t xml:space="preserve"> emphasize the need for innovation in the oil and gas industry, pointing out the risk-averse approach of traditional project management as a hindrance to progress. </w:t>
      </w:r>
    </w:p>
    <w:p w14:paraId="7E244A85" w14:textId="14270BBC" w:rsidR="0065604E" w:rsidRDefault="0065604E" w:rsidP="00E71353">
      <w:pPr>
        <w:pStyle w:val="BodyText"/>
        <w:jc w:val="both"/>
      </w:pPr>
      <w:r>
        <w:t xml:space="preserve">Llopis-Albert et al </w:t>
      </w:r>
      <w:r>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fldChar w:fldCharType="separate"/>
      </w:r>
      <w:r w:rsidR="00DB7279" w:rsidRPr="00DB7279">
        <w:rPr>
          <w:noProof/>
        </w:rPr>
        <w:t>[9]</w:t>
      </w:r>
      <w:r>
        <w:fldChar w:fldCharType="end"/>
      </w:r>
      <w:r>
        <w:t> utilize fuzzy-set qualitative comparative analysis to analyze the impact of digital transformation on business performance models in the automotive industry.</w:t>
      </w:r>
    </w:p>
    <w:p w14:paraId="514BBB2A" w14:textId="1EA7CED4" w:rsidR="0065604E" w:rsidRDefault="0065604E" w:rsidP="00E71353">
      <w:pPr>
        <w:pStyle w:val="BodyText"/>
        <w:jc w:val="both"/>
      </w:pPr>
      <w:r>
        <w:t xml:space="preserve"> In the context of the banking sector, Naimi-Sadigh et al </w:t>
      </w:r>
      <w:r>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fldChar w:fldCharType="separate"/>
      </w:r>
      <w:r w:rsidR="00DB7279" w:rsidRPr="00DB7279">
        <w:rPr>
          <w:noProof/>
        </w:rPr>
        <w:t>[10]</w:t>
      </w:r>
      <w:r>
        <w:fldChar w:fldCharType="end"/>
      </w:r>
      <w:r>
        <w:t xml:space="preserve"> discuss the implementation of digital transformation to respond to disruptions and drive innovation in banking services. </w:t>
      </w:r>
    </w:p>
    <w:p w14:paraId="615814FF" w14:textId="4EEB12A4" w:rsidR="0065604E" w:rsidRDefault="0065604E" w:rsidP="00E71353">
      <w:pPr>
        <w:pStyle w:val="BodyText"/>
        <w:jc w:val="both"/>
      </w:pPr>
      <w:r>
        <w:t xml:space="preserve">Manjula et al </w:t>
      </w:r>
      <w:r>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fldChar w:fldCharType="separate"/>
      </w:r>
      <w:r w:rsidR="00DB7279" w:rsidRPr="00DB7279">
        <w:rPr>
          <w:noProof/>
        </w:rPr>
        <w:t>[11]</w:t>
      </w:r>
      <w:r>
        <w:fldChar w:fldCharType="end"/>
      </w:r>
      <w:r>
        <w:t xml:space="preserve"> focus on digital technologies in the food retail industry, identifying challenges and opportunities in the digital transformation process.</w:t>
      </w:r>
    </w:p>
    <w:p w14:paraId="0B2A5335" w14:textId="326F51DE" w:rsidR="0065604E" w:rsidRDefault="0065604E" w:rsidP="00E71353">
      <w:pPr>
        <w:pStyle w:val="BodyText"/>
        <w:jc w:val="both"/>
      </w:pPr>
      <w:r>
        <w:t xml:space="preserve"> Imran et al </w:t>
      </w:r>
      <w:r>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fldChar w:fldCharType="separate"/>
      </w:r>
      <w:r w:rsidR="00DB7279" w:rsidRPr="00DB7279">
        <w:rPr>
          <w:noProof/>
        </w:rPr>
        <w:t>[12]</w:t>
      </w:r>
      <w:r>
        <w:fldChar w:fldCharType="end"/>
      </w:r>
      <w:r>
        <w:t xml:space="preserve">  explore digital transformation in industrial organizations, aiming to identify key enablers and performance outcomes through data collected from leading industrial organizations. </w:t>
      </w:r>
    </w:p>
    <w:p w14:paraId="71C6C030" w14:textId="3470B684" w:rsidR="0065604E" w:rsidRDefault="0065604E" w:rsidP="00E71353">
      <w:pPr>
        <w:pStyle w:val="BodyText"/>
        <w:jc w:val="both"/>
      </w:pPr>
      <w:r>
        <w:t xml:space="preserve">Furthermore, Kumar et al. </w:t>
      </w:r>
      <w:r>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fldChar w:fldCharType="separate"/>
      </w:r>
      <w:r w:rsidR="00DB7279" w:rsidRPr="00DB7279">
        <w:rPr>
          <w:noProof/>
        </w:rPr>
        <w:t>[13]</w:t>
      </w:r>
      <w:r>
        <w:fldChar w:fldCharType="end"/>
      </w:r>
      <w:r>
        <w:t> propose a framework for assessing the social acceptability of Industry 4.0 technologies in digital manufacturing, highlighting the importance of considering social dimensions in technological advancements.</w:t>
      </w:r>
    </w:p>
    <w:p w14:paraId="407CDE89" w14:textId="30E34D72" w:rsidR="0065604E" w:rsidRDefault="0065604E" w:rsidP="00E71353">
      <w:pPr>
        <w:pStyle w:val="BodyText"/>
        <w:jc w:val="both"/>
      </w:pPr>
      <w:r>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t xml:space="preserve">shed light on the impact of digital transformation on renewable energy companies’ performance in China, emphasizing the role of digital transformation in advancing the development of renewable energy enterprises. </w:t>
      </w:r>
    </w:p>
    <w:p w14:paraId="11720F1B" w14:textId="2B099451" w:rsidR="0065604E" w:rsidRDefault="0065604E" w:rsidP="00E71353">
      <w:pPr>
        <w:pStyle w:val="BodyText"/>
        <w:jc w:val="both"/>
      </w:pPr>
      <w:r>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t xml:space="preserve">analyze the relationship between digital transformation strategy and ESG performance in large manufacturing enterprises, focusing on the mediating role of green innovation and sustainable development goals. </w:t>
      </w:r>
    </w:p>
    <w:p w14:paraId="5FBA3069" w14:textId="1E4E80D7" w:rsidR="0065604E" w:rsidRDefault="0065604E" w:rsidP="00E71353">
      <w:pPr>
        <w:pStyle w:val="BodyText"/>
        <w:jc w:val="both"/>
      </w:pPr>
      <w:r>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t xml:space="preserve">. </w:t>
      </w:r>
    </w:p>
    <w:p w14:paraId="04E00F6E" w14:textId="77777777" w:rsidR="0065604E" w:rsidRDefault="0065604E" w:rsidP="0065604E">
      <w:pPr>
        <w:pStyle w:val="BodyText"/>
      </w:pP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7" w:name="challenges"/>
      <w:bookmarkEnd w:id="5"/>
      <w:bookmarkEnd w:id="6"/>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8" w:name="opportunities"/>
      <w:bookmarkEnd w:id="7"/>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r w:rsidR="0048207C">
        <w:t>.</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9" w:name="strategies-for-success"/>
      <w:bookmarkEnd w:id="8"/>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0"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1" w:name="abstract"/>
      <w:bookmarkStart w:id="12" w:name="significance"/>
      <w:bookmarkEnd w:id="9"/>
      <w:bookmarkEnd w:id="10"/>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3" w:name="methodology-preview"/>
      <w:bookmarkEnd w:id="12"/>
      <w:r>
        <w:t>Methodology Preview</w:t>
      </w:r>
    </w:p>
    <w:p w14:paraId="0D13404D" w14:textId="77777777" w:rsidR="0065604E" w:rsidRDefault="0065604E" w:rsidP="00E71353">
      <w:pPr>
        <w:pStyle w:val="FirstParagraph"/>
        <w:jc w:val="bot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7DDE8EBD" w14:textId="77777777" w:rsidR="009F69A9" w:rsidRDefault="009F69A9" w:rsidP="009F69A9">
      <w:pPr>
        <w:pStyle w:val="BodyText"/>
      </w:pP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3696938E" w14:textId="77777777" w:rsidR="0065604E" w:rsidRDefault="0065604E" w:rsidP="00E71353">
      <w:pPr>
        <w:pStyle w:val="Heading1"/>
      </w:pPr>
      <w:bookmarkStart w:id="14" w:name="outline-of-contribution"/>
      <w:bookmarkEnd w:id="13"/>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7CA803DA" w14:textId="24120289" w:rsidR="00E71353" w:rsidRPr="00E71353" w:rsidRDefault="00E71353" w:rsidP="00E71353">
      <w:pPr>
        <w:pStyle w:val="Heading1"/>
      </w:pPr>
      <w:r>
        <w:t xml:space="preserve">Expected Results </w:t>
      </w: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1"/>
      <w:bookmarkEnd w:id="14"/>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1"/>
  </w:num>
  <w:num w:numId="5" w16cid:durableId="390151314">
    <w:abstractNumId w:val="1"/>
  </w:num>
  <w:num w:numId="6" w16cid:durableId="1757363185">
    <w:abstractNumId w:val="1"/>
  </w:num>
  <w:num w:numId="7" w16cid:durableId="1600599979">
    <w:abstractNumId w:val="1"/>
  </w:num>
  <w:num w:numId="8" w16cid:durableId="1791167819">
    <w:abstractNumId w:val="1"/>
  </w:num>
  <w:num w:numId="9" w16cid:durableId="480200789">
    <w:abstractNumId w:val="1"/>
  </w:num>
  <w:num w:numId="10" w16cid:durableId="580870625">
    <w:abstractNumId w:val="1"/>
  </w:num>
  <w:num w:numId="11" w16cid:durableId="1339967520">
    <w:abstractNumId w:val="1"/>
  </w:num>
  <w:num w:numId="12" w16cid:durableId="1199927512">
    <w:abstractNumId w:val="1"/>
  </w:num>
  <w:num w:numId="13" w16cid:durableId="12742905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053D31"/>
    <w:rsid w:val="00185DD6"/>
    <w:rsid w:val="001B027B"/>
    <w:rsid w:val="0024621C"/>
    <w:rsid w:val="003C0648"/>
    <w:rsid w:val="00433D23"/>
    <w:rsid w:val="0048207C"/>
    <w:rsid w:val="005A544C"/>
    <w:rsid w:val="0065604E"/>
    <w:rsid w:val="006E1DA2"/>
    <w:rsid w:val="007208D2"/>
    <w:rsid w:val="00844E72"/>
    <w:rsid w:val="00864213"/>
    <w:rsid w:val="0089253F"/>
    <w:rsid w:val="008A1D74"/>
    <w:rsid w:val="009F69A9"/>
    <w:rsid w:val="00B12B81"/>
    <w:rsid w:val="00BE751F"/>
    <w:rsid w:val="00C15248"/>
    <w:rsid w:val="00C95029"/>
    <w:rsid w:val="00CC41DC"/>
    <w:rsid w:val="00DB7279"/>
    <w:rsid w:val="00DE521F"/>
    <w:rsid w:val="00E71353"/>
    <w:rsid w:val="00ED65FE"/>
    <w:rsid w:val="00F454DE"/>
    <w:rsid w:val="00F455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semiHidden/>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7</Pages>
  <Words>10193</Words>
  <Characters>58106</Characters>
  <Application>Microsoft Office Word</Application>
  <DocSecurity>0</DocSecurity>
  <Lines>484</Lines>
  <Paragraphs>136</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PhD Leeds Doctoral College University of Leeds</vt:lpstr>
      <vt:lpstr>Title: {The Impact of Digital Transformation on Performance and the Cultural Ind</vt:lpstr>
      <vt:lpstr>    Review of the Related Work</vt:lpstr>
      <vt:lpstr>        What is Digital transformation?</vt:lpstr>
      <vt:lpstr>    Finding studies</vt:lpstr>
      <vt:lpstr>Challenges:</vt:lpstr>
      <vt:lpstr>Opportunities:</vt:lpstr>
      <vt:lpstr>Strategies for Success:</vt:lpstr>
      <vt:lpstr>        Abstract</vt:lpstr>
      <vt:lpstr>Bibliography</vt:lpstr>
    </vt:vector>
  </TitlesOfParts>
  <Company/>
  <LinksUpToDate>false</LinksUpToDate>
  <CharactersWithSpaces>68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6</cp:revision>
  <dcterms:created xsi:type="dcterms:W3CDTF">2024-06-18T23:06:00Z</dcterms:created>
  <dcterms:modified xsi:type="dcterms:W3CDTF">2024-06-19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